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608B" w:rsidRPr="00EA22B5" w:rsidRDefault="00CA608B" w:rsidP="00CA608B">
      <w:pPr>
        <w:spacing w:line="240" w:lineRule="auto"/>
        <w:jc w:val="center"/>
        <w:rPr>
          <w:rFonts w:ascii="Stencil" w:eastAsia="Times New Roman" w:hAnsi="Stencil" w:cs="Times New Roman"/>
          <w:sz w:val="24"/>
          <w:szCs w:val="24"/>
        </w:rPr>
      </w:pPr>
      <w:proofErr w:type="gramStart"/>
      <w:r w:rsidRPr="00EA22B5">
        <w:rPr>
          <w:rFonts w:ascii="Stencil" w:eastAsia="Times New Roman" w:hAnsi="Stencil" w:cs="Arial"/>
          <w:color w:val="000000"/>
          <w:sz w:val="44"/>
          <w:szCs w:val="44"/>
        </w:rPr>
        <w:t>ST.XAVIER’S</w:t>
      </w:r>
      <w:proofErr w:type="gramEnd"/>
      <w:r w:rsidRPr="00EA22B5">
        <w:rPr>
          <w:rFonts w:ascii="Stencil" w:eastAsia="Times New Roman" w:hAnsi="Stencil" w:cs="Arial"/>
          <w:color w:val="000000"/>
          <w:sz w:val="44"/>
          <w:szCs w:val="44"/>
        </w:rPr>
        <w:t xml:space="preserve"> COLLEGE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(Affiliated to </w:t>
      </w:r>
      <w:proofErr w:type="spellStart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Tribhuvan</w:t>
      </w:r>
      <w:proofErr w:type="spellEnd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University)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Maitighar, Kathmandu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Comic Sans MS" w:eastAsia="Times New Roman" w:hAnsi="Comic Sans MS" w:cs="Times New Roman"/>
          <w:noProof/>
          <w:color w:val="000000"/>
          <w:sz w:val="28"/>
          <w:szCs w:val="28"/>
          <w:bdr w:val="none" w:sz="0" w:space="0" w:color="auto" w:frame="1"/>
          <w:lang w:bidi="ne-NP"/>
        </w:rPr>
        <w:drawing>
          <wp:inline distT="0" distB="0" distL="0" distR="0" wp14:anchorId="7F27CE6B" wp14:editId="3526EB83">
            <wp:extent cx="1333500" cy="1562100"/>
            <wp:effectExtent l="0" t="0" r="0" b="0"/>
            <wp:docPr id="12" name="Picture 12" descr="https://lh4.googleusercontent.com/HUWu9Ht5O7EuUiQZh0jdSzHkpudZS8aHfGW_T8x_TtS2Qaxg8gPg8mzMWmrO8cpsJjYKL9Hh-KHf2I6cUcPTj5F7zsq5rTZVFpX4sbV0iTC-oY5s7hJdlJTv9KNonNQe_DzaE1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s://lh4.googleusercontent.com/HUWu9Ht5O7EuUiQZh0jdSzHkpudZS8aHfGW_T8x_TtS2Qaxg8gPg8mzMWmrO8cpsJjYKL9Hh-KHf2I6cUcPTj5F7zsq5rTZVFpX4sbV0iTC-oY5s7hJdlJTv9KNonNQe_DzaE1o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5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Cryptography Lab Assignment #1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SUBMITTED BY:</w:t>
      </w:r>
    </w:p>
    <w:p w:rsidR="00CA608B" w:rsidRPr="00EA22B5" w:rsidRDefault="0005019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Pradeep Dahal</w:t>
      </w:r>
    </w:p>
    <w:p w:rsidR="00CA608B" w:rsidRPr="00EA22B5" w:rsidRDefault="0005019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017BSCIT029</w:t>
      </w:r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3</w:t>
      </w:r>
      <w:r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rd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Year/5</w:t>
      </w:r>
      <w:r w:rsidRPr="00EA22B5"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th</w:t>
      </w: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Sem</w:t>
      </w:r>
    </w:p>
    <w:p w:rsidR="00CA608B" w:rsidRPr="00EA22B5" w:rsidRDefault="00CA608B" w:rsidP="00CA608B">
      <w:pPr>
        <w:spacing w:after="24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69"/>
        <w:gridCol w:w="236"/>
      </w:tblGrid>
      <w:tr w:rsidR="00CA608B" w:rsidRPr="00EA22B5" w:rsidTr="002D5345">
        <w:trPr>
          <w:trHeight w:val="740"/>
        </w:trPr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                                    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UBMITTED TO:</w:t>
            </w:r>
          </w:p>
        </w:tc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617"/>
        <w:gridCol w:w="1383"/>
        <w:gridCol w:w="1305"/>
      </w:tblGrid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ignatur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Remarks</w:t>
            </w:r>
          </w:p>
        </w:tc>
      </w:tr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Er. Anil Kumar Shah</w:t>
            </w:r>
          </w:p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Lecturer, Dept. of Com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uter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cienc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Default="00CA608B" w:rsidP="00CA608B">
      <w:pPr>
        <w:rPr>
          <w:rFonts w:ascii="Times New Roman" w:hAnsi="Times New Roman"/>
          <w:b/>
          <w:sz w:val="24"/>
          <w:szCs w:val="24"/>
        </w:rPr>
      </w:pPr>
    </w:p>
    <w:p w:rsidR="00CA608B" w:rsidRDefault="00CA608B">
      <w:pPr>
        <w:rPr>
          <w:b/>
          <w:bCs/>
          <w:sz w:val="28"/>
          <w:szCs w:val="28"/>
        </w:rPr>
      </w:pPr>
    </w:p>
    <w:p w:rsidR="00C7498E" w:rsidRPr="00F45202" w:rsidRDefault="00C7498E">
      <w:pPr>
        <w:rPr>
          <w:b/>
          <w:bCs/>
          <w:sz w:val="20"/>
          <w:szCs w:val="20"/>
        </w:rPr>
      </w:pPr>
      <w:r w:rsidRPr="00F45202">
        <w:rPr>
          <w:b/>
          <w:bCs/>
          <w:sz w:val="28"/>
          <w:szCs w:val="28"/>
        </w:rPr>
        <w:lastRenderedPageBreak/>
        <w:t>TITLE: WRITE A PROGRAM TO ENCRYPT AND DECRYPT A MESSAGE USING CEASER CIPHER</w:t>
      </w:r>
    </w:p>
    <w:p w:rsidR="00C7498E" w:rsidRDefault="001B7B3F" w:rsidP="00C7498E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ALGORITHM</w:t>
      </w:r>
    </w:p>
    <w:p w:rsidR="001B7B3F" w:rsidRDefault="001B7B3F" w:rsidP="00C7498E">
      <w:pPr>
        <w:rPr>
          <w:b/>
          <w:bCs/>
          <w:sz w:val="24"/>
          <w:szCs w:val="24"/>
        </w:rPr>
      </w:pPr>
      <w:r w:rsidRPr="001B7B3F">
        <w:rPr>
          <w:b/>
          <w:bCs/>
          <w:sz w:val="24"/>
          <w:szCs w:val="24"/>
        </w:rPr>
        <w:t>Theory</w:t>
      </w:r>
    </w:p>
    <w:p w:rsidR="001B7B3F" w:rsidRPr="001B7B3F" w:rsidRDefault="001B7B3F" w:rsidP="00C7498E">
      <w:pPr>
        <w:rPr>
          <w:rFonts w:cstheme="minorHAnsi"/>
          <w:shd w:val="clear" w:color="auto" w:fill="FFFFFF"/>
        </w:rPr>
      </w:pPr>
      <w:r w:rsidRPr="001B7B3F">
        <w:rPr>
          <w:rFonts w:cstheme="minorHAnsi"/>
          <w:shd w:val="clear" w:color="auto" w:fill="FFFFFF"/>
        </w:rPr>
        <w:t>The Caesar Cipher technique is one of the earliest and simplest method of encryption technique. It’s simply a type of substitution cipher, i.e., each letter of a given text is replaced by a letter some fixed number of positions down the alphabet. For example, with a shift of 1, A would be replaced by B, B would become C, and so on. The method is apparently named after Julius Caesar, who apparently used it to communicate with his officials</w:t>
      </w:r>
      <w:r>
        <w:rPr>
          <w:rFonts w:cstheme="minorHAnsi"/>
          <w:shd w:val="clear" w:color="auto" w:fill="FFFFFF"/>
        </w:rPr>
        <w:fldChar w:fldCharType="begin" w:fldLock="1"/>
      </w:r>
      <w:r>
        <w:rPr>
          <w:rFonts w:cstheme="minorHAnsi"/>
          <w:shd w:val="clear" w:color="auto" w:fill="FFFFFF"/>
        </w:rPr>
        <w:instrText>ADDIN CSL_CITATION {"citationItems":[{"id":"ITEM-1","itemData":{"URL":"https://www.geeksforgeeks.org/caesar-cipher-in-cryptography/","accessed":{"date-parts":[["2019","11","13"]]},"id":"ITEM-1","issued":{"date-parts":[["0"]]},"title":"Caesar Cipher in Cryptography - GeeksforGeeks","type":"webpage"},"uris":["http://www.mendeley.com/documents/?uuid=a8ab3cdf-f5b1-38ca-a243-d0db51d1e395"]}],"mendeley":{"formattedCitation":"[1]","plainTextFormattedCitation":"[1]","previouslyFormattedCitation":"(“Caesar Cipher in Cryptography - GeeksforGeeks,” n.d.)"},"properties":{"noteIndex":0},"schema":"https://github.com/citation-style-language/schema/raw/master/csl-citation.json"}</w:instrText>
      </w:r>
      <w:r>
        <w:rPr>
          <w:rFonts w:cstheme="minorHAnsi"/>
          <w:shd w:val="clear" w:color="auto" w:fill="FFFFFF"/>
        </w:rPr>
        <w:fldChar w:fldCharType="separate"/>
      </w:r>
      <w:r w:rsidRPr="001B7B3F">
        <w:rPr>
          <w:rFonts w:cstheme="minorHAnsi"/>
          <w:noProof/>
          <w:shd w:val="clear" w:color="auto" w:fill="FFFFFF"/>
        </w:rPr>
        <w:t>[1]</w:t>
      </w:r>
      <w:r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.</w:t>
      </w:r>
    </w:p>
    <w:p w:rsidR="001B7B3F" w:rsidRPr="001B7B3F" w:rsidRDefault="001B7B3F" w:rsidP="00C7498E">
      <w:pPr>
        <w:rPr>
          <w:rFonts w:asciiTheme="majorHAnsi" w:hAnsiTheme="majorHAnsi" w:cstheme="majorHAnsi"/>
          <w:b/>
          <w:bCs/>
        </w:rPr>
      </w:pPr>
      <w:r w:rsidRPr="001B7B3F">
        <w:rPr>
          <w:rFonts w:asciiTheme="majorHAnsi" w:hAnsiTheme="majorHAnsi" w:cstheme="majorHAnsi"/>
          <w:b/>
          <w:bCs/>
          <w:shd w:val="clear" w:color="auto" w:fill="FFFFFF"/>
        </w:rPr>
        <w:t>Procedure</w:t>
      </w:r>
    </w:p>
    <w:p w:rsidR="0045178A" w:rsidRDefault="00F45202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 xml:space="preserve">Input the </w:t>
      </w:r>
      <w:r w:rsidR="0045178A">
        <w:rPr>
          <w:sz w:val="24"/>
          <w:szCs w:val="24"/>
        </w:rPr>
        <w:t>data to be encrypted or decrypted.</w:t>
      </w:r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Iterate through all the characters in the string.</w:t>
      </w:r>
    </w:p>
    <w:p w:rsidR="00CA608B" w:rsidRPr="00CA608B" w:rsidRDefault="0045178A" w:rsidP="00CA608B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Add/subtract the value</w:t>
      </w:r>
      <w:r w:rsidR="00F846FA">
        <w:rPr>
          <w:sz w:val="24"/>
          <w:szCs w:val="24"/>
        </w:rPr>
        <w:t xml:space="preserve"> 3 </w:t>
      </w:r>
      <w:r>
        <w:rPr>
          <w:sz w:val="24"/>
          <w:szCs w:val="24"/>
        </w:rPr>
        <w:t xml:space="preserve">to the </w:t>
      </w:r>
      <w:r w:rsidR="00F37B99">
        <w:rPr>
          <w:sz w:val="24"/>
          <w:szCs w:val="24"/>
        </w:rPr>
        <w:t xml:space="preserve">ASCII of the </w:t>
      </w:r>
      <w:r>
        <w:rPr>
          <w:sz w:val="24"/>
          <w:szCs w:val="24"/>
        </w:rPr>
        <w:t>character and mod 26 for encryption</w:t>
      </w:r>
      <w:r w:rsidR="00F846FA">
        <w:rPr>
          <w:sz w:val="24"/>
          <w:szCs w:val="24"/>
        </w:rPr>
        <w:t>/decryption.</w:t>
      </w:r>
      <w:bookmarkStart w:id="0" w:name="_GoBack"/>
      <w:bookmarkEnd w:id="0"/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Join and return the encrypted/decrypted string.</w:t>
      </w:r>
    </w:p>
    <w:p w:rsidR="0045178A" w:rsidRDefault="001B7B3F" w:rsidP="00167081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SOURCE CODE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import sys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en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x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s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=[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]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in x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if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64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91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65)+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 xml:space="preserve">key)%26)+65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(temp))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96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123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97)+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key)%26)+97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temp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==32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else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valid character program terminating. Enter any key to exit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ys.exit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lastRenderedPageBreak/>
        <w:t xml:space="preserve">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('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(s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return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de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x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s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=[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]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in x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if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64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91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65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key)%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 xml:space="preserve">26)+65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(temp))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96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123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97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key)%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26)+97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temp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==32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else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valid character program terminating. Enter any key to exit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ys.exit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('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(s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return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key=3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data=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put the data:: Only A-Z and a-z::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en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en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data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The encrypted data is: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print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de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encData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The decrypted data is")</w:t>
      </w:r>
    </w:p>
    <w:p w:rsid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print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de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Default="001B7B3F" w:rsidP="00CA608B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OBSERVATION</w:t>
      </w:r>
    </w:p>
    <w:p w:rsidR="00CA608B" w:rsidRPr="00CA608B" w:rsidRDefault="00CA608B" w:rsidP="00CA608B">
      <w:pPr>
        <w:rPr>
          <w:b/>
          <w:bCs/>
          <w:sz w:val="24"/>
          <w:szCs w:val="24"/>
        </w:rPr>
      </w:pPr>
      <w:r w:rsidRPr="00CA608B">
        <w:rPr>
          <w:b/>
          <w:bCs/>
          <w:noProof/>
          <w:sz w:val="24"/>
          <w:szCs w:val="24"/>
          <w:lang w:bidi="ne-NP"/>
        </w:rPr>
        <w:lastRenderedPageBreak/>
        <w:drawing>
          <wp:inline distT="0" distB="0" distL="0" distR="0" wp14:anchorId="099345F4" wp14:editId="563F4947">
            <wp:extent cx="5943600" cy="7975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97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08B" w:rsidRDefault="001B7B3F" w:rsidP="00CA608B">
      <w:pPr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CONCLUSION</w:t>
      </w:r>
    </w:p>
    <w:p w:rsid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us, Ceaser Cipher was implemented in the python programming language.</w:t>
      </w:r>
    </w:p>
    <w:p w:rsidR="001B7B3F" w:rsidRPr="001B7B3F" w:rsidRDefault="001B7B3F" w:rsidP="001B7B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REFERENCE</w:t>
      </w:r>
    </w:p>
    <w:p w:rsidR="001B7B3F" w:rsidRPr="001B7B3F" w:rsidRDefault="001B7B3F" w:rsidP="001B7B3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</w:rPr>
      </w:pPr>
      <w:r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 xml:space="preserve">ADDIN Mendeley Bibliography CSL_BIBLIOGRAPHY </w:instrText>
      </w:r>
      <w:r>
        <w:rPr>
          <w:rFonts w:cstheme="minorHAnsi"/>
          <w:sz w:val="24"/>
          <w:szCs w:val="24"/>
        </w:rPr>
        <w:fldChar w:fldCharType="separate"/>
      </w:r>
      <w:r w:rsidRPr="001B7B3F">
        <w:rPr>
          <w:rFonts w:ascii="Calibri" w:hAnsi="Calibri" w:cs="Calibri"/>
          <w:noProof/>
          <w:sz w:val="24"/>
          <w:szCs w:val="24"/>
        </w:rPr>
        <w:t>[1]</w:t>
      </w:r>
      <w:r w:rsidRPr="001B7B3F">
        <w:rPr>
          <w:rFonts w:ascii="Calibri" w:hAnsi="Calibri" w:cs="Calibri"/>
          <w:noProof/>
          <w:sz w:val="24"/>
          <w:szCs w:val="24"/>
        </w:rPr>
        <w:tab/>
        <w:t>“Caesar Cipher in Cryptography - GeeksforGeeks.” [Online]. Available: https://www.geeksforgeeks.org/caesar-cipher-in-cryptography/. [Accessed: 13-Nov-2019].</w:t>
      </w:r>
    </w:p>
    <w:p w:rsidR="001B7B3F" w:rsidRP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sectPr w:rsidR="001B7B3F" w:rsidRPr="001B7B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23609"/>
    <w:multiLevelType w:val="hybridMultilevel"/>
    <w:tmpl w:val="6B449C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ED63A9"/>
    <w:multiLevelType w:val="hybridMultilevel"/>
    <w:tmpl w:val="0FD49A12"/>
    <w:lvl w:ilvl="0" w:tplc="7A5455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27F5F4F"/>
    <w:multiLevelType w:val="multilevel"/>
    <w:tmpl w:val="EAA675A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3" w15:restartNumberingAfterBreak="0">
    <w:nsid w:val="681E1DCF"/>
    <w:multiLevelType w:val="hybridMultilevel"/>
    <w:tmpl w:val="199CE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wMjI0MDe1sDCwsDRV0lEKTi0uzszPAykwrQUAvKjSsCwAAAA="/>
  </w:docVars>
  <w:rsids>
    <w:rsidRoot w:val="00594398"/>
    <w:rsid w:val="00050196"/>
    <w:rsid w:val="00167081"/>
    <w:rsid w:val="001B7B3F"/>
    <w:rsid w:val="0045178A"/>
    <w:rsid w:val="00594398"/>
    <w:rsid w:val="006371E4"/>
    <w:rsid w:val="00C7498E"/>
    <w:rsid w:val="00CA608B"/>
    <w:rsid w:val="00F37B99"/>
    <w:rsid w:val="00F45202"/>
    <w:rsid w:val="00F846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165D53"/>
  <w15:chartTrackingRefBased/>
  <w15:docId w15:val="{D496A4E4-137F-4BF0-B1F7-0D5CE9C3E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498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A60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ne-N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B5B1A1-39DB-4EB9-A129-8165740C20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4</Pages>
  <Words>497</Words>
  <Characters>2835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eep Dahal</dc:creator>
  <cp:keywords/>
  <dc:description/>
  <cp:lastModifiedBy>Pradeep Dahal</cp:lastModifiedBy>
  <cp:revision>6</cp:revision>
  <dcterms:created xsi:type="dcterms:W3CDTF">2019-11-10T01:14:00Z</dcterms:created>
  <dcterms:modified xsi:type="dcterms:W3CDTF">2019-11-13T0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0b5dffc2-532f-320f-b3d5-abf9b340e8b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